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w:t>
      </w:r>
      <w:r>
        <w:t xml:space="preserve">, </w:t>
      </w:r>
      <w:r>
        <w:t>College of Fisheries and Ocean Sciences</w:t>
      </w:r>
      <w:r>
        <w:t xml:space="preserve">, </w:t>
      </w:r>
      <w:r>
        <w:t>Department of Fisheries</w:t>
      </w:r>
      <w:r>
        <w:t xml:space="preserve">, </w:t>
      </w:r>
      <w:r>
        <w:t>2150 Koyukuk Drive</w:t>
      </w:r>
      <w:r>
        <w:t xml:space="preserve">, </w:t>
      </w:r>
      <w:r>
        <w:t>Fairbanks, Alaska 99775</w:t>
      </w:r>
      <w:r>
        <w:t>,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w:t>
      </w:r>
      <w:r>
        <w:t>, USA</w:t>
      </w:r>
    </w:p>
    <w:p w14:paraId="50C621BF" w14:textId="7DA5D91D" w:rsidR="0020596F" w:rsidRDefault="0020596F" w:rsidP="0020596F">
      <w:r w:rsidRPr="001E497A">
        <w:rPr>
          <w:vertAlign w:val="superscript"/>
        </w:rPr>
        <w:t>3</w:t>
      </w:r>
      <w:r>
        <w:t xml:space="preserve">LGL Ecological Research Associates, Inc, </w:t>
      </w:r>
      <w:r>
        <w:t>4103 S. Texas Avenue, Suite 211</w:t>
      </w:r>
      <w:r>
        <w:t xml:space="preserve">, </w:t>
      </w:r>
      <w:r>
        <w:t>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7F98A4F7" w14:textId="1ABD7090" w:rsidR="007B68C8" w:rsidRDefault="002010DD" w:rsidP="001E497A">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non-metric 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w:t>
      </w:r>
      <w:r w:rsidR="00631956" w:rsidRPr="002010DD">
        <w:t xml:space="preserve"> </w:t>
      </w:r>
      <w:r w:rsidRPr="002010DD">
        <w:t xml:space="preserve">has </w:t>
      </w:r>
      <w:r w:rsidR="006C4751" w:rsidRPr="002010DD">
        <w:t xml:space="preserve">significantly </w:t>
      </w:r>
      <w:r w:rsidRPr="002010DD">
        <w:t xml:space="preserve">changed </w:t>
      </w:r>
      <w:r w:rsidR="006C4751">
        <w:t>among</w:t>
      </w:r>
      <w:r w:rsidRPr="002010DD">
        <w:t xml:space="preserve"> sample locations, throughout the season, and across years. </w:t>
      </w:r>
      <w:commentRangeStart w:id="1"/>
      <w:r w:rsidRPr="002010DD">
        <w:t>Environmental variables of salinity, temperature, and wind velocity significantly affected species composition</w:t>
      </w:r>
      <w:commentRangeEnd w:id="1"/>
      <w:r w:rsidR="00631956">
        <w:rPr>
          <w:rStyle w:val="CommentReference"/>
        </w:rPr>
        <w:commentReference w:id="1"/>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commentRangeStart w:id="2"/>
      <w:r w:rsidRPr="002010DD">
        <w:t>This pattern of altered species compositions provides important context from which to evaluate potential ecosystem shifts resulting from climate change in the Arctic.</w:t>
      </w:r>
      <w:r w:rsidR="00B0155C">
        <w:t xml:space="preserve"> </w:t>
      </w:r>
      <w:commentRangeEnd w:id="2"/>
      <w:r w:rsidR="00631956">
        <w:rPr>
          <w:rStyle w:val="CommentReference"/>
        </w:rPr>
        <w:commentReference w:id="2"/>
      </w:r>
    </w:p>
    <w:p w14:paraId="072E4AE9" w14:textId="77777777" w:rsidR="002546A8" w:rsidRDefault="002546A8" w:rsidP="001E497A"/>
    <w:p w14:paraId="75057177" w14:textId="0557EAE7" w:rsidR="001E497A" w:rsidRDefault="001E497A" w:rsidP="001E497A">
      <w:r w:rsidRPr="001E497A">
        <w:t>Keywords</w:t>
      </w:r>
      <w:r>
        <w:t xml:space="preserve">: </w:t>
      </w:r>
      <w:r w:rsidR="00CB7339">
        <w:t>Beaufort Sea</w:t>
      </w:r>
      <w:r w:rsidR="002546A8">
        <w:t xml:space="preserve">, </w:t>
      </w:r>
      <w:r w:rsidR="002546A8">
        <w:t xml:space="preserve">Nearshore fishes, </w:t>
      </w:r>
      <w:r w:rsidR="002546A8">
        <w:t>Community Assemblage, Abundance changes, Species richness</w:t>
      </w:r>
    </w:p>
    <w:p w14:paraId="6A6FED71" w14:textId="77777777" w:rsidR="001E497A" w:rsidRDefault="001E497A" w:rsidP="001E497A">
      <w:bookmarkStart w:id="3" w:name="_GoBack"/>
      <w:bookmarkEnd w:id="3"/>
    </w:p>
    <w:p w14:paraId="67583EF0" w14:textId="389003F7"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 Priest, J. T., F.</w:t>
      </w:r>
      <w:r w:rsidR="00631956">
        <w:t xml:space="preserve"> J.</w:t>
      </w:r>
      <w:r w:rsidR="007D14A5">
        <w:t xml:space="preserve"> Mueter, S. </w:t>
      </w:r>
      <w:r w:rsidR="00631956">
        <w:t xml:space="preserve">W. </w:t>
      </w:r>
      <w:r w:rsidR="007D14A5">
        <w:t>Raborn</w:t>
      </w:r>
      <w:r w:rsidR="001E497A">
        <w:t xml:space="preserve">, </w:t>
      </w:r>
      <w:r w:rsidR="001E497A">
        <w:t xml:space="preserve">T. </w:t>
      </w:r>
      <w:r w:rsidR="00631956">
        <w:t xml:space="preserve">M. </w:t>
      </w:r>
      <w:r w:rsidR="001E497A">
        <w:t xml:space="preserve">Sutton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ogy</w:t>
      </w:r>
      <w:r w:rsidR="001E497A">
        <w:t xml:space="preserve">. </w:t>
      </w:r>
    </w:p>
    <w:p w14:paraId="52C85A8F" w14:textId="7DB853B8" w:rsidR="00B448CE" w:rsidRPr="004F14B7" w:rsidRDefault="00B448CE" w:rsidP="00B448CE">
      <w:pPr>
        <w:pStyle w:val="Heading1"/>
      </w:pPr>
      <w:r w:rsidRPr="004F14B7">
        <w:lastRenderedPageBreak/>
        <w:t>Introduction</w:t>
      </w:r>
      <w:bookmarkEnd w:id="0"/>
    </w:p>
    <w:p w14:paraId="7FEF03C4" w14:textId="5CEA1A11"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 xml:space="preserve">and increase in temperatures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w:t>
      </w:r>
      <w:proofErr w:type="gramStart"/>
      <w:r>
        <w:rPr>
          <w:rFonts w:cs="Times New Roman"/>
        </w:rPr>
        <w:t>As a result</w:t>
      </w:r>
      <w:r w:rsidR="00996FA5">
        <w:rPr>
          <w:rFonts w:cs="Times New Roman"/>
        </w:rPr>
        <w:t xml:space="preserve"> of</w:t>
      </w:r>
      <w:proofErr w:type="gramEnd"/>
      <w:r w:rsidR="00996FA5">
        <w:rPr>
          <w:rFonts w:cs="Times New Roman"/>
        </w:rPr>
        <w:t xml:space="preserve">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7A69062"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264EE15D"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602C86">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602C86">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602C86">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w:t>
      </w:r>
      <w:r w:rsidR="00ED2947" w:rsidRPr="00502B1B">
        <w:rPr>
          <w:rFonts w:cs="Times New Roman"/>
          <w:noProof/>
        </w:rPr>
        <w:lastRenderedPageBreak/>
        <w:t>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 xml:space="preserve">This species </w:t>
      </w:r>
      <w:r w:rsidR="00ED2947" w:rsidRPr="00ED2947">
        <w:rPr>
          <w:rFonts w:cs="Times New Roman"/>
        </w:rPr>
        <w:t>play</w:t>
      </w:r>
      <w:r w:rsidR="006D521A">
        <w:rPr>
          <w:rFonts w:cs="Times New Roman"/>
        </w:rPr>
        <w:t>s</w:t>
      </w:r>
      <w:r w:rsidR="00ED2947" w:rsidRPr="00ED2947">
        <w:rPr>
          <w:rFonts w:cs="Times New Roman"/>
        </w:rPr>
        <w:t xml:space="preserve"> 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commentRangeStart w:id="4"/>
      <w:r w:rsidR="00ED2947">
        <w:rPr>
          <w:rFonts w:cs="Times New Roman"/>
        </w:rPr>
        <w:t xml:space="preserve">Arctic Cod </w:t>
      </w:r>
      <w:r w:rsidR="00616E82">
        <w:rPr>
          <w:rFonts w:cs="Times New Roman"/>
        </w:rPr>
        <w:t xml:space="preserve">also </w:t>
      </w:r>
      <w:r w:rsidR="00ED2947">
        <w:rPr>
          <w:rFonts w:cs="Times New Roman"/>
        </w:rPr>
        <w:t>undertake migratory behavior</w:t>
      </w:r>
      <w:r w:rsidR="006D521A">
        <w:rPr>
          <w:rFonts w:cs="Times New Roman"/>
        </w:rPr>
        <w:t>s</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02C86">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commentRangeEnd w:id="4"/>
      <w:r w:rsidR="006D521A">
        <w:rPr>
          <w:rStyle w:val="CommentReference"/>
        </w:rPr>
        <w:commentReference w:id="4"/>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2B04E86B"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602C86">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314D40DB"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602C86">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56875BBA"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w:t>
      </w:r>
      <w:r w:rsidR="006D521A">
        <w:rPr>
          <w:rFonts w:cs="Times New Roman"/>
        </w:rPr>
        <w:t xml:space="preserve">temporal patterns in </w:t>
      </w:r>
      <w:r>
        <w:rPr>
          <w:rFonts w:cs="Times New Roman"/>
        </w:rPr>
        <w:t>species richness and rare species presenc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 xml:space="preserve">changes over </w:t>
      </w:r>
      <w:r w:rsidR="006D521A">
        <w:rPr>
          <w:rFonts w:cs="Times New Roman"/>
        </w:rPr>
        <w:t>temporal scales</w:t>
      </w:r>
      <w:r>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w:t>
      </w:r>
      <w:r w:rsidR="004C4E6F" w:rsidRPr="00B93F33">
        <w:rPr>
          <w:rFonts w:cs="Times New Roman"/>
        </w:rPr>
        <w:lastRenderedPageBreak/>
        <w:t xml:space="preserve">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7A15302F"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w:t>
      </w:r>
      <w:r w:rsidR="001B26E3" w:rsidRPr="009A6E95" w:rsidDel="00541B31">
        <w:rPr>
          <w:rFonts w:cs="Times New Roman"/>
        </w:rPr>
        <w:lastRenderedPageBreak/>
        <w:t>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602C86">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xml:space="preserve">”. Smoothing functions were restricted to k=3 to prevent overfitting of the </w:t>
      </w:r>
      <w:proofErr w:type="gramStart"/>
      <w:r w:rsidR="00E27A3D">
        <w:rPr>
          <w:rFonts w:cs="Times New Roman"/>
        </w:rPr>
        <w:t>model</w:t>
      </w:r>
      <w:r>
        <w:rPr>
          <w:rFonts w:cs="Times New Roman"/>
        </w:rPr>
        <w:t xml:space="preserve">, </w:t>
      </w:r>
      <w:r w:rsidR="00CE4F85">
        <w:rPr>
          <w:rFonts w:cs="Times New Roman"/>
        </w:rPr>
        <w:t>and</w:t>
      </w:r>
      <w:proofErr w:type="gramEnd"/>
      <w:r w:rsidR="00CE4F85">
        <w:rPr>
          <w:rFonts w:cs="Times New Roman"/>
        </w:rPr>
        <w:t xml:space="preserve">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lastRenderedPageBreak/>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5"/>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5"/>
      <w:r w:rsidR="0029045D">
        <w:rPr>
          <w:rStyle w:val="CommentReference"/>
        </w:rPr>
        <w:commentReference w:id="5"/>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084B23"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6"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6"/>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w:t>
      </w:r>
      <w:r w:rsidR="00DC30B1">
        <w:rPr>
          <w:rFonts w:eastAsiaTheme="minorEastAsia" w:cs="Times New Roman"/>
        </w:rPr>
        <w:lastRenderedPageBreak/>
        <w:t xml:space="preserve">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084B23"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1D7AFB8A" w:rsidR="009F6352" w:rsidRPr="009F6352" w:rsidRDefault="00084B23"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w:t>
      </w:r>
      <w:r w:rsidR="0080270C">
        <w:rPr>
          <w:rFonts w:eastAsiaTheme="minorEastAsia" w:cs="Times New Roman"/>
        </w:rPr>
        <w:lastRenderedPageBreak/>
        <w:t xml:space="preserve">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7"/>
      <w:commentRangeStart w:id="8"/>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7"/>
      <w:r w:rsidR="006A6D41">
        <w:rPr>
          <w:rStyle w:val="CommentReference"/>
        </w:rPr>
        <w:commentReference w:id="7"/>
      </w:r>
      <w:commentRangeEnd w:id="8"/>
      <w:r w:rsidR="00A81D7B">
        <w:rPr>
          <w:rStyle w:val="CommentReference"/>
        </w:rPr>
        <w:commentReference w:id="8"/>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09D87142"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w:t>
      </w:r>
      <w:r w:rsidR="00AF1465">
        <w:rPr>
          <w:rFonts w:cs="Times New Roman"/>
        </w:rPr>
        <w:lastRenderedPageBreak/>
        <w:t xml:space="preserve">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28BB2083"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w:t>
      </w:r>
      <w:r w:rsidR="006D521A">
        <w:rPr>
          <w:rFonts w:cs="Times New Roman"/>
        </w:rPr>
        <w:t>decline</w:t>
      </w:r>
      <w:r w:rsidR="00265035">
        <w:rPr>
          <w:rFonts w:cs="Times New Roman"/>
        </w:rPr>
        <w:t xml:space="preserv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xml:space="preserve">), with </w:t>
      </w:r>
      <w:r w:rsidR="000F07F6" w:rsidRPr="00404CFE">
        <w:rPr>
          <w:rFonts w:cs="Times New Roman"/>
        </w:rPr>
        <w:lastRenderedPageBreak/>
        <w:t>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9" w:name="_Hlk16262055"/>
        <m:r>
          <w:rPr>
            <w:rFonts w:ascii="Cambria Math" w:hAnsi="Cambria Math" w:cs="Times New Roman"/>
          </w:rPr>
          <m:t>ear</m:t>
        </m:r>
      </m:oMath>
      <w:bookmarkEnd w:id="9"/>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0"/>
      <w:commentRangeStart w:id="11"/>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0"/>
      <w:r w:rsidR="00EF17F0">
        <w:rPr>
          <w:rStyle w:val="CommentReference"/>
        </w:rPr>
        <w:commentReference w:id="10"/>
      </w:r>
      <w:commentRangeEnd w:id="11"/>
      <w:r w:rsidR="00A81D7B">
        <w:rPr>
          <w:rStyle w:val="CommentReference"/>
        </w:rPr>
        <w:commentReference w:id="11"/>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2"/>
      <w:commentRangeStart w:id="13"/>
      <w:r w:rsidR="00EF17F0">
        <w:t xml:space="preserve">was significantly different among stations </w:t>
      </w:r>
      <w:commentRangeEnd w:id="12"/>
      <w:r w:rsidR="006A6D41">
        <w:rPr>
          <w:rStyle w:val="CommentReference"/>
        </w:rPr>
        <w:commentReference w:id="12"/>
      </w:r>
      <w:commentRangeEnd w:id="13"/>
      <w:r w:rsidR="00F038D4">
        <w:rPr>
          <w:rStyle w:val="CommentReference"/>
        </w:rPr>
        <w:commentReference w:id="13"/>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lastRenderedPageBreak/>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xml:space="preserve">. For axis 2, there was a </w:t>
      </w:r>
      <w:r w:rsidR="009A6DBC">
        <w:lastRenderedPageBreak/>
        <w:t>significant non-linear decrease from 2001–2018</w:t>
      </w:r>
      <w:r w:rsidR="00221E26">
        <w:t xml:space="preserve">, and </w:t>
      </w:r>
      <w:r w:rsidR="009A6DBC">
        <w:t xml:space="preserve">there was no significant change over the same </w:t>
      </w:r>
      <w:proofErr w:type="gramStart"/>
      <w:r w:rsidR="009A6DBC">
        <w:t>time period</w:t>
      </w:r>
      <w:proofErr w:type="gramEnd"/>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360297C7"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lastRenderedPageBreak/>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065E3C">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4382b086-5db9-4d40-b0ea-a25fac5ac35b"]}],"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5B26D906"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w:t>
      </w:r>
      <w:r w:rsidR="009166E4">
        <w:lastRenderedPageBreak/>
        <w:t xml:space="preserve">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5D531C">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880065ba-a803-47a2-a81f-7b509e9352b6"]},{"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mendeley":{"formattedCitation":"(Grebmeier et al. 2006; Hiddink and ter Hofstede 2008; Mueter and Litzow 2008; Bluhm et al. 2011)","plainTextFormattedCitation":"(Grebmeier et al. 2006; Hiddink and ter Hofstede 2008; Mueter and Litzow 2008; Bluhm et al. 2011)","previouslyFormattedCitation":"(Grebmeier et al. 2006; Hiddink and ter Hofstede 2008; Mueter and Litzow 2008; Bluhm et al. 2011)"},"properties":{"noteIndex":0},"schema":"https://github.com/citation-style-language/schema/raw/master/csl-citation.json"}</w:instrText>
      </w:r>
      <w:r w:rsidR="00415788">
        <w:fldChar w:fldCharType="separate"/>
      </w:r>
      <w:r w:rsidR="005D531C" w:rsidRPr="005D531C">
        <w:rPr>
          <w:noProof/>
        </w:rPr>
        <w:t>(Grebmeier et al. 2006; Hiddink and ter Hofstede 2008; Mueter and Litzow 2008; Bluhm et al. 2011)</w:t>
      </w:r>
      <w:r w:rsidR="00415788">
        <w:fldChar w:fldCharType="end"/>
      </w:r>
      <w:commentRangeStart w:id="14"/>
      <w:r w:rsidR="00415788">
        <w:t>.</w:t>
      </w:r>
      <w:commentRangeEnd w:id="14"/>
      <w:r w:rsidR="001112D0">
        <w:rPr>
          <w:rStyle w:val="CommentReference"/>
        </w:rPr>
        <w:commentReference w:id="14"/>
      </w:r>
      <w:r w:rsidR="00415788">
        <w:t xml:space="preserve">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D531C">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86c13b78-a8ac-40c7-a4a1-5d7f794b52e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D531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f33d0995-c414-4300-a708-141750bf01c0"]},{"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3e187fca-068c-44f7-aaa8-3c4b4eb1215c"]}],"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06529FA7"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w:t>
      </w:r>
      <w:r w:rsidR="000048CA">
        <w:lastRenderedPageBreak/>
        <w:t xml:space="preserve">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602C86">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w:t>
      </w:r>
      <w:r w:rsidR="001B5948">
        <w:lastRenderedPageBreak/>
        <w:t xml:space="preserve">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D4D6F70"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602C86">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commentRangeStart w:id="15"/>
      <w:r w:rsidR="001B5948" w:rsidRPr="00613195">
        <w:t xml:space="preserve"> </w:t>
      </w:r>
      <w:commentRangeEnd w:id="15"/>
      <w:r w:rsidR="00CB7339">
        <w:rPr>
          <w:rStyle w:val="CommentReference"/>
        </w:rPr>
        <w:commentReference w:id="15"/>
      </w:r>
    </w:p>
    <w:p w14:paraId="607EC04C" w14:textId="6559FBFF"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w:t>
      </w:r>
      <w:r w:rsidR="009B099E">
        <w:rPr>
          <w:rFonts w:cs="Times New Roman"/>
        </w:rPr>
        <w:lastRenderedPageBreak/>
        <w:t xml:space="preserve">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602C86">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602C86">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792949F"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065E3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4382b086-5db9-4d40-b0ea-a25fac5ac35b"]}],"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w:t>
      </w:r>
      <w:r>
        <w:rPr>
          <w:rFonts w:cs="Times New Roman"/>
        </w:rPr>
        <w:lastRenderedPageBreak/>
        <w:t xml:space="preserve">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6"/>
      <w:commentRangeStart w:id="17"/>
      <w:r w:rsidR="003C2B9A">
        <w:rPr>
          <w:rFonts w:cs="Times New Roman"/>
        </w:rPr>
        <w:t xml:space="preserve">. </w:t>
      </w:r>
      <w:commentRangeEnd w:id="16"/>
      <w:r w:rsidR="00384998">
        <w:rPr>
          <w:rStyle w:val="CommentReference"/>
        </w:rPr>
        <w:commentReference w:id="16"/>
      </w:r>
      <w:commentRangeEnd w:id="17"/>
      <w:r w:rsidR="00E3295E">
        <w:rPr>
          <w:rStyle w:val="CommentReference"/>
        </w:rPr>
        <w:commentReference w:id="17"/>
      </w:r>
    </w:p>
    <w:p w14:paraId="52081ED4" w14:textId="67BBBC58"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w:t>
      </w:r>
      <w:r>
        <w:rPr>
          <w:rFonts w:cs="Times New Roman"/>
        </w:rPr>
        <w:lastRenderedPageBreak/>
        <w:t xml:space="preserve">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up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18"/>
      <w:r w:rsidR="001E21F6">
        <w:rPr>
          <w:rFonts w:cs="Times New Roman"/>
        </w:rPr>
        <w:t>.</w:t>
      </w:r>
      <w:r w:rsidR="000264AB">
        <w:rPr>
          <w:rFonts w:cs="Times New Roman"/>
        </w:rPr>
        <w:t xml:space="preserve"> </w:t>
      </w:r>
      <w:commentRangeEnd w:id="18"/>
      <w:r w:rsidR="00416728">
        <w:rPr>
          <w:rStyle w:val="CommentReference"/>
        </w:rPr>
        <w:commentReference w:id="18"/>
      </w:r>
    </w:p>
    <w:p w14:paraId="5FC2AFA9" w14:textId="4E59541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lastRenderedPageBreak/>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w:t>
      </w:r>
      <w:commentRangeStart w:id="19"/>
      <w:commentRangeStart w:id="20"/>
      <w:r w:rsidR="00F1109C">
        <w:rPr>
          <w:rFonts w:cs="Times New Roman"/>
        </w:rPr>
        <w:t>ecological community composition increases</w:t>
      </w:r>
      <w:r w:rsidR="005D22FA">
        <w:rPr>
          <w:rFonts w:cs="Times New Roman"/>
        </w:rPr>
        <w:t xml:space="preserve"> </w:t>
      </w:r>
      <w:r w:rsidR="005D22FA">
        <w:rPr>
          <w:rFonts w:cs="Times New Roman"/>
        </w:rPr>
        <w:fldChar w:fldCharType="begin" w:fldLock="1"/>
      </w:r>
      <w:r w:rsidR="004F796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2b649758-297e-4614-bb09-288fed6d893e"]}],"mendeley":{"formattedCitation":"(Karr 1981; Warwick and Clarke 1993)","plainTextFormattedCitation":"(Karr 1981; Warwick and Clarke 1993)","previouslyFormattedCitation":"(Karr 1981; Warwick and Clarke 1993)"},"properties":{"noteIndex":0},"schema":"https://github.com/citation-style-language/schema/raw/master/csl-citation.json"}</w:instrText>
      </w:r>
      <w:r w:rsidR="005D22FA">
        <w:rPr>
          <w:rFonts w:cs="Times New Roman"/>
        </w:rPr>
        <w:fldChar w:fldCharType="separate"/>
      </w:r>
      <w:r w:rsidR="005D22FA" w:rsidRPr="005D22FA">
        <w:rPr>
          <w:rFonts w:cs="Times New Roman"/>
          <w:noProof/>
        </w:rPr>
        <w:t>(Karr 1981; Warwick and Clarke 1993)</w:t>
      </w:r>
      <w:r w:rsidR="005D22FA">
        <w:rPr>
          <w:rFonts w:cs="Times New Roman"/>
        </w:rPr>
        <w:fldChar w:fldCharType="end"/>
      </w:r>
      <w:r w:rsidR="00F1109C">
        <w:rPr>
          <w:rFonts w:cs="Times New Roman"/>
        </w:rPr>
        <w:t xml:space="preserve">. </w:t>
      </w:r>
      <w:commentRangeEnd w:id="19"/>
      <w:r w:rsidR="00416728">
        <w:rPr>
          <w:rStyle w:val="CommentReference"/>
        </w:rPr>
        <w:commentReference w:id="19"/>
      </w:r>
      <w:commentRangeEnd w:id="20"/>
      <w:r w:rsidR="00B72F32">
        <w:rPr>
          <w:rStyle w:val="CommentReference"/>
        </w:rPr>
        <w:commentReference w:id="20"/>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1" w:name="_Toc510712063"/>
      <w:r>
        <w:lastRenderedPageBreak/>
        <w:t>Literature Cited</w:t>
      </w:r>
      <w:bookmarkEnd w:id="21"/>
    </w:p>
    <w:p w14:paraId="465BA67F" w14:textId="076C0526" w:rsidR="00065E3C" w:rsidRPr="00065E3C" w:rsidRDefault="00B448CE" w:rsidP="00065E3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65E3C" w:rsidRPr="00065E3C">
        <w:rPr>
          <w:rFonts w:cs="Times New Roman"/>
          <w:noProof/>
          <w:szCs w:val="24"/>
        </w:rPr>
        <w:t>Anderson, M. J. 2001. A new method for non-parametric multivariate analysis of variance. Austral Ecology 26:32–46.</w:t>
      </w:r>
    </w:p>
    <w:p w14:paraId="450F2CC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234C1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 J., and P. Perron. 2003. Computation and analysis of multiple structural change models. Journal of Applied Econometrics 18(1):1–22.</w:t>
      </w:r>
    </w:p>
    <w:p w14:paraId="6CDF00D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ley, K. M. 2000. Shifting control of recruitment of walleye pollock Theragra chalcogramma after a major climatic and ecosystem change. Marine Ecology Progress Series 198:215–224.</w:t>
      </w:r>
    </w:p>
    <w:p w14:paraId="423102E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D49A2B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3CF56E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on Biela, V. R., C. E. Zimmerman, B. R. Cohn, and J. M. Welker. 2013. Terrestrial and marine trophic pathways support young-of-year growth in a nearshore Arctic fish. Polar Biology 36(1):137–146.</w:t>
      </w:r>
    </w:p>
    <w:p w14:paraId="2E8E9B7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isson, P. A., J. B. Dunham, and G. H. Reeves. 2009. Freshwater ecosystems and resilience of Pacific salmon: habitat management based on natural variability. Ecology and Society 14(1):45.</w:t>
      </w:r>
    </w:p>
    <w:p w14:paraId="2FEEF5E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luhm, B. A., A. Gebruk, R. R. Gradinger, R. Hopcroft, F. Huettmann, K. Kosobokova, B. Sirenko, and M. Weslawski. 2011. Arctic Marine Biodiversity: An Update of Species Richness and Examples of Biodiversity Change. Oceanography 24(3):232–248.</w:t>
      </w:r>
    </w:p>
    <w:p w14:paraId="7D5C784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œuf, G., and P. Payan. 2001. How should salinity influence fish growth? Comparative Biochemistry and Physiology - Part C Toxicology and Pharmacology 130(4):411–423.</w:t>
      </w:r>
    </w:p>
    <w:p w14:paraId="5F803CEC"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55AE1BD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Bonsell, C., and K. H. Dunton. 2018. Long-term patterns of benthic irradiance and kelp production in the central Beaufort Sea reveal implications of warming for Arctic inner </w:t>
      </w:r>
      <w:r w:rsidRPr="00065E3C">
        <w:rPr>
          <w:rFonts w:cs="Times New Roman"/>
          <w:noProof/>
          <w:szCs w:val="24"/>
        </w:rPr>
        <w:lastRenderedPageBreak/>
        <w:t>shelves. Progress in Oceanography 162:160–170.</w:t>
      </w:r>
    </w:p>
    <w:p w14:paraId="136F462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radstreet, M. S. W., and W. E. Cross. 1982. Trophic relationships at high Arctic ice edges. Arctic 35(1):1–12.</w:t>
      </w:r>
    </w:p>
    <w:p w14:paraId="2EE3E6D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781CA72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larke, K. R. 1993. Non-parametric multivariate analyses of changes in community structure (1988):117–143.</w:t>
      </w:r>
    </w:p>
    <w:p w14:paraId="7E45F2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llie, J. S., A. D. Wood, and H. P. Jeffries. 2008. Long-term shifts in the species composition of a coastal fish community. Canadian Journal of Fisheries and Aquatic Sciences 65(7):1352–1365.</w:t>
      </w:r>
    </w:p>
    <w:p w14:paraId="5C6BE5D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sta, M. J., R. Vasconcelos, J. L. Costa, and H. N. Cabral. 2007. River flow influence on the fish community of the Tagus estuary (Portugal). Hydrobiologia 587:113–123.</w:t>
      </w:r>
    </w:p>
    <w:p w14:paraId="325DE39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utant, C. C. 1987. Thermal preference: when does an asset become a liability? Environmental Biology of Fishes 18(3):161–172.</w:t>
      </w:r>
    </w:p>
    <w:p w14:paraId="56F0FA4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4. Fish use of coastal waters of the Alaska Beaufort Sea: a review. Transactions of the American Fisheries Society 113(3):265–282.</w:t>
      </w:r>
    </w:p>
    <w:p w14:paraId="75BF9C7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9. An introduction to anadromous fishes in the Alaskan Arctic. Biological Papers of the University of Alaska (24):27–54.</w:t>
      </w:r>
    </w:p>
    <w:p w14:paraId="52E24D0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W. B. Griffiths, L. Haldorson, and H. McElderry. 1985. Distributional patterns of fishes in an Alaskan Arctic lagoon. Polar Biology 4:9–18.</w:t>
      </w:r>
    </w:p>
    <w:p w14:paraId="4EB30B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ushing, D. H. 1990. Plankton production and year-class strength in fish populations: An update of the match/mismatch hypothesis. Advances in Marine Biology 26:249–293.</w:t>
      </w:r>
    </w:p>
    <w:p w14:paraId="45C8FE7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4AD67D0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ahlke, F. T., M. Butzin, J. Nahrgang, V. Puvanendran, A. Mortensen, H. O. Pörtner, and D. Storch. 2018. Northern cod species face spawning habitat losses if global warming exceeds 1.5°C. Science Advances 4(11):1–11.</w:t>
      </w:r>
    </w:p>
    <w:p w14:paraId="218794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69549D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Elliott, K. H., and A. J. Gaston. 2008. Mass-length relationships and energy content of fishes and invertebrates delivered to nestling Thick-billed Murres Uria lomvia in the Canadian Arctic, 1981-2007. Marine Ornithology 36(1):25–34.</w:t>
      </w:r>
    </w:p>
    <w:p w14:paraId="6E1E301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1728E3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J. D. Bryan, W. B. Griffiths, W. J. Wilson, and B. J. Gallaway. 1994. Effect of coastal winds on the summer dispersal of young Least Cisco (Coregonus-sardinella) from the Colville River to Prudhoe Bay, Alaska: a simulation model. Canadian Journal of Fisheries and Aquatic Sciences 51(4):890–899.</w:t>
      </w:r>
    </w:p>
    <w:p w14:paraId="16A35E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471FF7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and D. B. Fissel. 1988. Recruitment of Canadian Arctic Cisco (Coregonus autumnalis) into Alaskan waters. Canadian Journal of Fisheries and Aquatic Sciences 45:906–910.</w:t>
      </w:r>
    </w:p>
    <w:p w14:paraId="746120F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P. S. Fitzgerald, J. D. Bryan, and B. J. Gallaway. 1993. Effect of salinity and temperature on the growth of yearling Arctic Cisco (Coregonus autumnalis) of the Alaskan Beaufort Sea.</w:t>
      </w:r>
    </w:p>
    <w:p w14:paraId="4D3A5CD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5307F46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L. R. Martin, B. J. Gallaway, W. J. Wilson, and W. B. Griffiths. 1999. Prudhoe Bay causeways and the summer coastal movements of Arctic Cisco and Least Cisco. Arctic 52(2):139–151.</w:t>
      </w:r>
    </w:p>
    <w:p w14:paraId="7336EC0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B. Streever, and B. J. Gallaway. 2007. The Arctic Cisco (Coregonus autumnalis) subsistence and commercial fisheries, Colville River, Alaska: A conceptual model. Arctic 60(4):421–429.</w:t>
      </w:r>
    </w:p>
    <w:p w14:paraId="1D09AAA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ossheim, M., R. Primicerio, E. Johannesen, R. B. Ingvaldsen, M. M. Aschan, and A. V. Dolgov. 2015. Recent warming leads to a rapid borealization of fish communities in the Arctic. Nature Climate Change 5(7):673–677.</w:t>
      </w:r>
    </w:p>
    <w:p w14:paraId="16E38D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2A9C5A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Grebmeier, J. M., J. E. Overland, S. E. Moore, E. V. Farley, E. C. Carmack, L. W. Cooper, K. E. Frey, J. H. Helle, F. A. Mclaughlin, and S. L. Mcnutt. 2006. A major ecosystem shift in the northern Bering Sea. Science 311:1461–1464.</w:t>
      </w:r>
    </w:p>
    <w:p w14:paraId="3610D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een, D. G., J. T. Priest, K. P. Gatt, and T. M. Sutton. 2018. Beaufort Sea nearshore fish monitoring study: 2018 annual report:56.</w:t>
      </w:r>
    </w:p>
    <w:p w14:paraId="3F30298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uisan, A., T. C. Edwards, and T. Hastie. 2002. Generalized linear and generalized additive models in studies of species distributions: setting the scene. Ecological Modelling 157:89–100.</w:t>
      </w:r>
    </w:p>
    <w:p w14:paraId="35B4D8C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arter, B. B., K. H. Elliott, G. J. Divoky, and G. K. Davoren. 2013. Arctic Cod (Boreogadus saida) as prey: fish length-energetics relationships in the Beaufort Sea and Hudson Bay. Arctic 66(2):191–196.</w:t>
      </w:r>
    </w:p>
    <w:p w14:paraId="75EE5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ddink, J. G., and R. ter Hofstede. 2008. Climate induced increases in species richness of marine fishes. Global Change Biology 14:453–460.</w:t>
      </w:r>
    </w:p>
    <w:p w14:paraId="53A7CB2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gdon, J. W., and S. H. Ferguson. 2009. Loss of Arctic sea ice causing punctuated change in sightings of killer whales (Orcinus orca) over the past century. Ecological Applications 19(5):1365–1375.</w:t>
      </w:r>
    </w:p>
    <w:p w14:paraId="6728FED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unt, G. L., P. Stabeno, G. Walters, E. Sinclair, R. D. Brodeur, J. M. Napp, and N. A. Bond. 2002. Climate change and control of the southeastern Bering Sea pelagic ecosystem. Deep-Sea Research Part II: Topical Studies in Oceanography 49(26):5821–5853.</w:t>
      </w:r>
    </w:p>
    <w:p w14:paraId="2AC4707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IPCC. 2014. Climate Change 2014 Synthesis Report. Contribution of Working Groups I, II and III to the Fifth Assessment Report of the Intergovernmental Panel on Climate Change. Page 151 </w:t>
      </w:r>
      <w:r w:rsidRPr="00065E3C">
        <w:rPr>
          <w:rFonts w:cs="Times New Roman"/>
          <w:i/>
          <w:iCs/>
          <w:noProof/>
          <w:szCs w:val="24"/>
        </w:rPr>
        <w:t>in</w:t>
      </w:r>
      <w:r w:rsidRPr="00065E3C">
        <w:rPr>
          <w:rFonts w:cs="Times New Roman"/>
          <w:noProof/>
          <w:szCs w:val="24"/>
        </w:rPr>
        <w:t xml:space="preserve"> C. W. Team, R. K. Pachauri, and L. Meyer, editors. IPCC. Geneva, Switzerland.</w:t>
      </w:r>
    </w:p>
    <w:p w14:paraId="4D1C601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Irvine, J. R., R. W. Macdonald, R. J. Brown, L. Godbout, J. D. Reist, and E. C. Carmack. 2009. Salmon in the Arctic and how they avoid lethal low temperatures. North Pacific Anadromous Fish Commission Bulletin 5:39–50.</w:t>
      </w:r>
    </w:p>
    <w:p w14:paraId="549E8B9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15F40F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arr, J. R. 1981. Assessment of biotic integrity using fish communities. Fisheries 6(6):21–27.</w:t>
      </w:r>
    </w:p>
    <w:p w14:paraId="1E4CBE7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0132C6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Laurel, B. J., M. Spencer, P. Iseri, and L. A. Copeman. 2016. Temperature-dependent growth and behavior of juvenile Arctic cod (Boreogadus saida) and co-occurring North Pacific </w:t>
      </w:r>
      <w:r w:rsidRPr="00065E3C">
        <w:rPr>
          <w:rFonts w:cs="Times New Roman"/>
          <w:noProof/>
          <w:szCs w:val="24"/>
        </w:rPr>
        <w:lastRenderedPageBreak/>
        <w:t>gadids. Polar Biology 39(6):1127–1135. Springer Berlin Heidelberg.</w:t>
      </w:r>
    </w:p>
    <w:p w14:paraId="13E4A1C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451E82C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3E8C79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2E22E96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e March, B. G. E. 1989. Salinity tolerance of larval and juvenile Broad Whitefish (Coregonus nasus). Canadian Journal of Zoology 67:2392–2397.</w:t>
      </w:r>
    </w:p>
    <w:p w14:paraId="0C61256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rchand, J. 1991. The influence of environmental conditions on settlement, distribution and growth of 0-group sole (Solea solea (L.)) in a macrotidal estuary (Vilaine France). Netherlands Journal of Sea Research 27(3/4):307–316.</w:t>
      </w:r>
    </w:p>
    <w:p w14:paraId="05E4CC7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erlein, K. J., and C. Carothers. 2012. Total environment of change: Impacts of climate change and social transitions on subsistence fisheries in Northwest Alaska. Ecology and Society 17(1):10.</w:t>
      </w:r>
    </w:p>
    <w:p w14:paraId="3584C8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naghan, P. 2008. Early growth conditions, phenotypic development and environmental change. Philosophical Transactions of the Royal Society B: Biological Sciences 363(1497):1635–1645.</w:t>
      </w:r>
    </w:p>
    <w:p w14:paraId="420208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ore, S. E. 2008. Marine mammals as ecosystem sentinels. Journal of Mammalogy 89(3):534–540.</w:t>
      </w:r>
    </w:p>
    <w:p w14:paraId="62FE90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ueter, F. J., and M. A. Litzow. 2008. Sea ice retreat alters the biogeography of the Bering Sea. Ecological Applications 18(2):309–320.</w:t>
      </w:r>
    </w:p>
    <w:p w14:paraId="5AED5B3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5ED25E5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PFMC. 2009. Fishery management plan for fish resources of the Arctic management area. North Pacific Fishery Management Council, Anchorage, Alaska.</w:t>
      </w:r>
    </w:p>
    <w:p w14:paraId="477B3E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Oksanen, J., F. G. Blanchet, R. Kindt, P. Legendre, P. R. Minchin, R. B. O’hara, G. L. Simpson, P. Solymos, M. H. H. Stevens, H. Wagner, and M. J. Oksanen. 2018. Vegan: community ecology package.</w:t>
      </w:r>
    </w:p>
    <w:p w14:paraId="5E0EF72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Pauly, D. 1980. On the interrelationships between natural mortality, growth parameters, and mean environmental temperature in 175 fish stocks. ICES Journal of Marine Science 39(2):175–192.</w:t>
      </w:r>
    </w:p>
    <w:p w14:paraId="7F2BB8C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eterson, G., C. R. Allen, and C. S. Holling. 1998. Ecological resilience, biodiversity, and scale. Ecosystems 1:6–18.</w:t>
      </w:r>
    </w:p>
    <w:p w14:paraId="4B5D8E6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oos, M. S., and D. A. Jackson. 2012. Addressing the removal of rare species in multivariate bioassessments: The impact of methodological choices. Ecological Indicators 18:82–90. Elsevier Ltd.</w:t>
      </w:r>
    </w:p>
    <w:p w14:paraId="5F2DD27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Power, G. 1997. A review of fish ecology in Arctic North America. Pages 13–39 </w:t>
      </w:r>
      <w:r w:rsidRPr="00065E3C">
        <w:rPr>
          <w:rFonts w:cs="Times New Roman"/>
          <w:i/>
          <w:iCs/>
          <w:noProof/>
          <w:szCs w:val="24"/>
        </w:rPr>
        <w:t>in</w:t>
      </w:r>
      <w:r w:rsidRPr="00065E3C">
        <w:rPr>
          <w:rFonts w:cs="Times New Roman"/>
          <w:noProof/>
          <w:szCs w:val="24"/>
        </w:rPr>
        <w:t xml:space="preserve"> J. B. Reynolds, editor. Fish Ecology in Arctic North America. American Fisheries Society, Bethesda, Maryland.</w:t>
      </w:r>
    </w:p>
    <w:p w14:paraId="7BF054D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riest, J. T., D. G. Green, B. M. Fletcher, and T. M. Sutton. 2018. Beaufort Sea nearshore fish monitoring study: 2017 annual report. Fairbanks, Alaska.</w:t>
      </w:r>
    </w:p>
    <w:p w14:paraId="4DF43A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d, P. C., D. G. Johns, M. Edwards, M. I. Starr, M. Poulin, and P. Snoeijs. 2007. A biological consequence of reducing Arctic ice cover: Arrival of the Pacific diatom Neodenticula seminae in the North Atlantic for the first time in 800000 years. Global Change Biology 13(9):1910–1921.</w:t>
      </w:r>
    </w:p>
    <w:p w14:paraId="2D801A2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677D13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ss, B. D. 1988. Causeways in the Alaskan Beaufort Sea. United States Environmental Protection Agency, Anchorage, Alaska.</w:t>
      </w:r>
    </w:p>
    <w:p w14:paraId="5DA1E14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ux, M. J., L. A. Harwood, X. Zhu, and P. Sparling. 2016. Early summer near-shore fish assemblage and environmental correlates in an Arctic estuary. Journal of Great Lakes Research 42(2):256–266.</w:t>
      </w:r>
    </w:p>
    <w:p w14:paraId="264D3B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cheffer, M., S. R. Carpenter, J. A. Foley, C. Folke, and B. Walker. 2001. Catastrophic shifts in ecosystems. Nature 413:591–596.</w:t>
      </w:r>
    </w:p>
    <w:p w14:paraId="7BE74F9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eigle, J. C., and J. M. Gottschalk. 2013. Fall 2012 subsistence fishery monitoring on the Colville River. ABR, Inc. – Environmental Research &amp; Services, Fairbanks, Alaska.</w:t>
      </w:r>
    </w:p>
    <w:p w14:paraId="73E4E3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heaves, M., R. Baker, I. Nagelkerken, and R. M. Connolly. 2014. True value of estuarine and coastal nurseries for fish: Incorporating complexity and dynamics. Estuaries and Coasts 38(2):401–414.</w:t>
      </w:r>
    </w:p>
    <w:p w14:paraId="2EFBF76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irenko, B. I., and S. Y. Gagaev. 2007. Unusual abundance of macrobenthos and biological invasions in the Chukchi Sea. Russian Journal of Marine Biology 33(6):355–364.</w:t>
      </w:r>
    </w:p>
    <w:p w14:paraId="134E81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Streever, B., S. W. Raborn, K. H. Kim, A. D. Hawkins, and A. N. Popper. 2016. Changes in fish catch rates in the presence of air gun sounds in Prudhoe Bay, Alaska. Arctic 69(4):346–358.</w:t>
      </w:r>
    </w:p>
    <w:p w14:paraId="45CE0B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edinga, J. F., S. W. Johnson, A. D. Neff, C. A. Hoffman, and J. M. Maselko. 2013. Nearshore fish assemblages of the Northeastern Chukchi Sea, Alaska. Arctic 66(3):257–268.</w:t>
      </w:r>
    </w:p>
    <w:p w14:paraId="0C903D6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pe, J. E. 1994. Salmonid fishes and the estuarine environment. Estuaries 17(1):76–93.</w:t>
      </w:r>
    </w:p>
    <w:p w14:paraId="148F7F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steinson, L. K., and M. S. Love. 2016. Alaska Arctic marine fish ecology catalog.</w:t>
      </w:r>
    </w:p>
    <w:p w14:paraId="601223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USGS. 2018. USGS National Water Information System - Sagavanirktok River near Pump Station 3, Alaska. https://waterdata.usgs.gov/ak/nwis/uv?site_no=15908000.</w:t>
      </w:r>
    </w:p>
    <w:p w14:paraId="32D7914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2ED055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29F1DAE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arwick, R. M., and K. R. Clarke. 1993. Increased variability as a symptom of stress in marine communities. Journal of Experimental Marine Biology and Ecology 172(1–2):215–226.</w:t>
      </w:r>
    </w:p>
    <w:p w14:paraId="3E68A28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erner, E. E., and J. F. Gilliam. 1984. The ontogenetic niche and species interactions in size-structured populations. Annual Review of Ecology and Systematics 15:393–425.</w:t>
      </w:r>
    </w:p>
    <w:p w14:paraId="4F2F9B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ilson, S. K., S. C. Burgess, A. J. Cheal, M. Emslie, R. Fisher, I. Miller, N. V. C. Polunin, and H. P. A. Sweatman. 2008. Habitat utilization by coral reef fish: implications for specialists vs. generalists in a changing environment. Journal of Animal Ecology 77:220–228.</w:t>
      </w:r>
    </w:p>
    <w:p w14:paraId="707855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Zeileis, A., F. Leisch, K. Hornik, C. Kleiber, B. Hansen, and E. C. Merkle. 2015. R package strucchange - Testing, monitoring, and dating structural changes. CRAN.</w:t>
      </w:r>
    </w:p>
    <w:p w14:paraId="53693D93" w14:textId="77777777" w:rsidR="00065E3C" w:rsidRPr="00065E3C" w:rsidRDefault="00065E3C" w:rsidP="00065E3C">
      <w:pPr>
        <w:widowControl w:val="0"/>
        <w:autoSpaceDE w:val="0"/>
        <w:autoSpaceDN w:val="0"/>
        <w:adjustRightInd w:val="0"/>
        <w:spacing w:line="240" w:lineRule="auto"/>
        <w:ind w:left="480" w:hanging="480"/>
        <w:rPr>
          <w:rFonts w:cs="Times New Roman"/>
          <w:noProof/>
        </w:rPr>
      </w:pPr>
      <w:r w:rsidRPr="00065E3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084B23" w:rsidRPr="004F0EC0" w:rsidRDefault="00084B23"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084B23" w:rsidRPr="004F0EC0" w:rsidRDefault="00084B23"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084B23" w:rsidRPr="004F0EC0" w:rsidRDefault="00084B23"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084B23" w:rsidRPr="004F0EC0" w:rsidRDefault="00084B23"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084B23" w:rsidRPr="004F0EC0" w:rsidRDefault="00084B23"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084B23" w:rsidRPr="004F0EC0" w:rsidRDefault="00084B23"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084B23" w:rsidRPr="004F0EC0" w:rsidRDefault="00084B23"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084B23" w:rsidRPr="004F0EC0" w:rsidRDefault="00084B23"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084B23" w:rsidRPr="004F0EC0" w:rsidRDefault="00084B23"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084B23" w:rsidRPr="004F0EC0" w:rsidRDefault="00084B23"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Start w:id="22"/>
      <w:commentRangeEnd w:id="22"/>
      <w:r w:rsidR="000F3999">
        <w:rPr>
          <w:rStyle w:val="CommentReference"/>
        </w:rPr>
        <w:commentReference w:id="22"/>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commentRangeStart w:id="23"/>
      <w:commentRangeEnd w:id="23"/>
      <w:r w:rsidR="000F3999">
        <w:rPr>
          <w:rStyle w:val="CommentReference"/>
        </w:rPr>
        <w:commentReference w:id="23"/>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T Priest (DFG)" w:date="2019-08-19T11:56:00Z" w:initials="JTP">
    <w:p w14:paraId="25B89BD5" w14:textId="08B83044" w:rsidR="00631956" w:rsidRDefault="00631956">
      <w:pPr>
        <w:pStyle w:val="CommentText"/>
      </w:pPr>
      <w:r>
        <w:rPr>
          <w:rStyle w:val="CommentReference"/>
        </w:rPr>
        <w:annotationRef/>
      </w:r>
      <w:r>
        <w:t>Add more detail regarding how</w:t>
      </w:r>
    </w:p>
  </w:comment>
  <w:comment w:id="2" w:author="Justin T Priest (DFG)" w:date="2019-08-19T11:56:00Z" w:initials="JTP">
    <w:p w14:paraId="1D206377" w14:textId="29A7AE20" w:rsidR="00631956" w:rsidRDefault="00631956">
      <w:pPr>
        <w:pStyle w:val="CommentText"/>
      </w:pPr>
      <w:r>
        <w:rPr>
          <w:rStyle w:val="CommentReference"/>
        </w:rPr>
        <w:annotationRef/>
      </w:r>
      <w:r>
        <w:t>Need a stronger conclusion.</w:t>
      </w:r>
    </w:p>
  </w:comment>
  <w:comment w:id="4" w:author="Justin T Priest (DFG)" w:date="2019-08-19T12:07:00Z" w:initials="JTP">
    <w:p w14:paraId="3B287A09" w14:textId="6295ECB9" w:rsidR="006D521A" w:rsidRDefault="006D521A">
      <w:pPr>
        <w:pStyle w:val="CommentText"/>
      </w:pPr>
      <w:r>
        <w:rPr>
          <w:rStyle w:val="CommentReference"/>
        </w:rPr>
        <w:annotationRef/>
      </w:r>
      <w:r>
        <w:t>TS: Not sure where you’re going with this.</w:t>
      </w:r>
    </w:p>
  </w:comment>
  <w:comment w:id="5" w:author="Justin Priest" w:date="2019-07-15T17:34:00Z" w:initials="JP">
    <w:p w14:paraId="47D7DCE5" w14:textId="0E2A5A57" w:rsidR="00084B23" w:rsidRDefault="00084B23">
      <w:pPr>
        <w:pStyle w:val="CommentText"/>
      </w:pPr>
      <w:r>
        <w:rPr>
          <w:rStyle w:val="CommentReference"/>
        </w:rPr>
        <w:annotationRef/>
      </w:r>
      <w:r w:rsidR="006D521A">
        <w:t xml:space="preserve">This cutoff was somewhat arbitrary after talking with Franz. I’m interested in input from FM &amp; SR about this. </w:t>
      </w:r>
      <w:r w:rsidR="006D521A">
        <w:br/>
        <w:t xml:space="preserve">Fine as is because we clearly state the </w:t>
      </w:r>
      <w:proofErr w:type="gramStart"/>
      <w:r w:rsidR="006D521A">
        <w:t>cutoff?</w:t>
      </w:r>
      <w:proofErr w:type="gramEnd"/>
      <w:r>
        <w:t xml:space="preserve"> </w:t>
      </w:r>
    </w:p>
  </w:comment>
  <w:comment w:id="7" w:author="Justin Priest" w:date="2019-08-09T16:43:00Z" w:initials="JP">
    <w:p w14:paraId="1FD39998" w14:textId="5AC4DD75" w:rsidR="00084B23" w:rsidRDefault="00084B23">
      <w:pPr>
        <w:pStyle w:val="CommentText"/>
      </w:pPr>
      <w:r>
        <w:rPr>
          <w:rStyle w:val="CommentReference"/>
        </w:rPr>
        <w:annotationRef/>
      </w:r>
      <w:r>
        <w:t>TS: Skewed to earlier years in the time series? How do you account for temporal trends?</w:t>
      </w:r>
    </w:p>
  </w:comment>
  <w:comment w:id="8" w:author="Justin T Priest (DFG)" w:date="2019-08-15T19:53:00Z" w:initials="JTP">
    <w:p w14:paraId="17862E77" w14:textId="760948D2" w:rsidR="00084B23" w:rsidRDefault="00084B23">
      <w:pPr>
        <w:pStyle w:val="CommentText"/>
      </w:pPr>
      <w:r>
        <w:rPr>
          <w:rStyle w:val="CommentReference"/>
        </w:rPr>
        <w:annotationRef/>
      </w:r>
      <w:r>
        <w:t>By adding year as a covariate, we should account for these temporal trends. There will likely some temporal auto-</w:t>
      </w:r>
      <w:proofErr w:type="gramStart"/>
      <w:r>
        <w:t>correlation</w:t>
      </w:r>
      <w:proofErr w:type="gramEnd"/>
      <w:r>
        <w:t xml:space="preserve"> but it should be small enough to not affect anything. </w:t>
      </w:r>
    </w:p>
  </w:comment>
  <w:comment w:id="10" w:author="Justin Priest" w:date="2019-05-16T16:53:00Z" w:initials="JP">
    <w:p w14:paraId="6A68ACDE" w14:textId="77777777" w:rsidR="00084B23" w:rsidRDefault="00084B23" w:rsidP="00EF17F0">
      <w:pPr>
        <w:pStyle w:val="CommentText"/>
      </w:pPr>
      <w:r>
        <w:rPr>
          <w:rStyle w:val="CommentReference"/>
        </w:rPr>
        <w:annotationRef/>
      </w:r>
      <w:r>
        <w:t>TS: Elaborate – how so? What were the differences?</w:t>
      </w:r>
    </w:p>
  </w:comment>
  <w:comment w:id="11" w:author="Justin T Priest (DFG)" w:date="2019-08-15T20:00:00Z" w:initials="JTP">
    <w:p w14:paraId="048451C8" w14:textId="77777777" w:rsidR="00084B23" w:rsidRDefault="00084B23">
      <w:pPr>
        <w:pStyle w:val="CommentText"/>
      </w:pPr>
      <w:r>
        <w:rPr>
          <w:rStyle w:val="CommentReference"/>
        </w:rPr>
        <w:annotationRef/>
      </w:r>
      <w:r>
        <w:t xml:space="preserve">For this analysis I cannot precisely state </w:t>
      </w:r>
      <w:r w:rsidRPr="00F038D4">
        <w:rPr>
          <w:i/>
        </w:rPr>
        <w:t>how</w:t>
      </w:r>
      <w:r>
        <w:t xml:space="preserve"> the species composition was different, only that in multivariate space it is significantly different over time and biweekly periods. </w:t>
      </w:r>
    </w:p>
    <w:p w14:paraId="5D3B8F42" w14:textId="226F279F" w:rsidR="00084B23" w:rsidRDefault="00084B23">
      <w:pPr>
        <w:pStyle w:val="CommentText"/>
      </w:pPr>
      <w:r>
        <w:t>Because of these shortcomings, that’s why I added the other univariate analyses so that we could use those to fill in the gaps from this analysis.</w:t>
      </w:r>
    </w:p>
  </w:comment>
  <w:comment w:id="12" w:author="Justin Priest" w:date="2019-08-09T16:50:00Z" w:initials="JP">
    <w:p w14:paraId="517EC306" w14:textId="59F69019" w:rsidR="00084B23" w:rsidRDefault="00084B23">
      <w:pPr>
        <w:pStyle w:val="CommentText"/>
      </w:pPr>
      <w:r>
        <w:rPr>
          <w:rStyle w:val="CommentReference"/>
        </w:rPr>
        <w:annotationRef/>
      </w:r>
      <w:r>
        <w:t>TS: any trends?</w:t>
      </w:r>
    </w:p>
  </w:comment>
  <w:comment w:id="13" w:author="Justin T Priest (DFG)" w:date="2019-08-15T20:02:00Z" w:initials="JTP">
    <w:p w14:paraId="1D4FC3B3" w14:textId="3EFBFE47" w:rsidR="00084B23" w:rsidRDefault="00084B23">
      <w:pPr>
        <w:pStyle w:val="CommentText"/>
      </w:pPr>
      <w:r>
        <w:rPr>
          <w:rStyle w:val="CommentReference"/>
        </w:rPr>
        <w:annotationRef/>
      </w:r>
      <w:r>
        <w:t xml:space="preserve">See above. I can’t say what the differences were, only that there were differences and I use other analyses following to try to paint the picture. </w:t>
      </w:r>
    </w:p>
  </w:comment>
  <w:comment w:id="14" w:author="Justin T Priest (DFG)" w:date="2019-08-17T19:03:00Z" w:initials="JTP">
    <w:p w14:paraId="448E0AC8" w14:textId="105F68EB" w:rsidR="00084B23" w:rsidRDefault="00084B23">
      <w:pPr>
        <w:pStyle w:val="CommentText"/>
      </w:pPr>
      <w:r>
        <w:rPr>
          <w:rStyle w:val="CommentReference"/>
        </w:rPr>
        <w:annotationRef/>
      </w:r>
      <w:r>
        <w:t>Add</w:t>
      </w:r>
      <w:r>
        <w:br/>
      </w:r>
      <w:r w:rsidRPr="001112D0">
        <w:t>https://www.mendeley.com/catalogue/bottom-trawl-surveys-northern-bering-sea-indicate-recent-shifts-distribution-marine-species/</w:t>
      </w:r>
      <w:r>
        <w:br/>
        <w:t>(</w:t>
      </w:r>
      <w:r w:rsidRPr="001112D0">
        <w:t>https://link.springer.com/article/10.1007%2Fs00300-018-2431-1</w:t>
      </w:r>
      <w:r>
        <w:t>)</w:t>
      </w:r>
    </w:p>
  </w:comment>
  <w:comment w:id="15" w:author="Justin T Priest (DFG)" w:date="2019-08-19T13:36:00Z" w:initials="JTP">
    <w:p w14:paraId="5EB8E33E" w14:textId="60D42479" w:rsidR="00CB7339" w:rsidRDefault="00CB7339">
      <w:pPr>
        <w:pStyle w:val="CommentText"/>
      </w:pPr>
      <w:r>
        <w:rPr>
          <w:rStyle w:val="CommentReference"/>
        </w:rPr>
        <w:annotationRef/>
      </w:r>
      <w:r>
        <w:t>What are the impacts?</w:t>
      </w:r>
    </w:p>
  </w:comment>
  <w:comment w:id="16" w:author="Justin Priest" w:date="2019-08-11T16:47:00Z" w:initials="JP">
    <w:p w14:paraId="47413DCC" w14:textId="2C8246FE" w:rsidR="00084B23" w:rsidRDefault="00084B23">
      <w:pPr>
        <w:pStyle w:val="CommentText"/>
      </w:pPr>
      <w:r>
        <w:rPr>
          <w:rStyle w:val="CommentReference"/>
        </w:rPr>
        <w:annotationRef/>
      </w:r>
      <w:r>
        <w:t>TS: Add more citations in this paragraph</w:t>
      </w:r>
    </w:p>
  </w:comment>
  <w:comment w:id="17" w:author="Justin Priest" w:date="2019-08-12T20:40:00Z" w:initials="JP">
    <w:p w14:paraId="7CCED30E" w14:textId="4CF822F6" w:rsidR="00084B23" w:rsidRDefault="00084B23">
      <w:pPr>
        <w:pStyle w:val="CommentText"/>
      </w:pPr>
      <w:r>
        <w:rPr>
          <w:rStyle w:val="CommentReference"/>
        </w:rPr>
        <w:annotationRef/>
      </w:r>
      <w:r>
        <w:t>I will need some citations from Franz and Scott for this section</w:t>
      </w:r>
    </w:p>
  </w:comment>
  <w:comment w:id="18" w:author="Justin Priest" w:date="2019-08-11T16:50:00Z" w:initials="JP">
    <w:p w14:paraId="07DC0175" w14:textId="35689EE4" w:rsidR="00084B23" w:rsidRDefault="00084B23">
      <w:pPr>
        <w:pStyle w:val="CommentText"/>
      </w:pPr>
      <w:r>
        <w:rPr>
          <w:rStyle w:val="CommentReference"/>
        </w:rPr>
        <w:annotationRef/>
      </w:r>
      <w:r w:rsidR="00CB7339">
        <w:t>I’d like some citations for this paragraph if FM or SR have any</w:t>
      </w:r>
    </w:p>
  </w:comment>
  <w:comment w:id="19" w:author="Justin Priest" w:date="2019-08-11T16:52:00Z" w:initials="JP">
    <w:p w14:paraId="396E7ACE" w14:textId="3884190C" w:rsidR="00084B23" w:rsidRDefault="00084B23">
      <w:pPr>
        <w:pStyle w:val="CommentText"/>
      </w:pPr>
      <w:r>
        <w:rPr>
          <w:rStyle w:val="CommentReference"/>
        </w:rPr>
        <w:annotationRef/>
      </w:r>
      <w:r>
        <w:t>TS: There is some basic resilience literature that you can bring in here on community elasticity.</w:t>
      </w:r>
    </w:p>
  </w:comment>
  <w:comment w:id="20" w:author="Justin T Priest (DFG)" w:date="2019-08-15T21:18:00Z" w:initials="JTP">
    <w:p w14:paraId="35D986B3" w14:textId="26A0ABB8" w:rsidR="00084B23" w:rsidRDefault="00084B23">
      <w:pPr>
        <w:pStyle w:val="CommentText"/>
      </w:pPr>
      <w:r>
        <w:rPr>
          <w:rStyle w:val="CommentReference"/>
        </w:rPr>
        <w:annotationRef/>
      </w:r>
      <w:r>
        <w:t xml:space="preserve">Well </w:t>
      </w:r>
      <w:proofErr w:type="gramStart"/>
      <w:r>
        <w:t>then</w:t>
      </w:r>
      <w:proofErr w:type="gramEnd"/>
      <w:r>
        <w:t xml:space="preserve"> I’ll need some pointers in the right direction. I’ve added:</w:t>
      </w:r>
      <w:r>
        <w:br/>
      </w:r>
      <w:r w:rsidRPr="00B72F32">
        <w:t>Karr</w:t>
      </w:r>
      <w:r>
        <w:t xml:space="preserve"> 1981 - </w:t>
      </w:r>
      <w:r w:rsidRPr="00B72F32">
        <w:t>Assessment of Biotic Integrity Using Fish Communities</w:t>
      </w:r>
      <w:r>
        <w:br/>
        <w:t>Any others?</w:t>
      </w:r>
    </w:p>
  </w:comment>
  <w:comment w:id="22" w:author="Justin T Priest (DFG)" w:date="2019-08-15T21:31:00Z" w:initials="JTP">
    <w:p w14:paraId="5A086FBB" w14:textId="6DBB3B0A" w:rsidR="00084B23" w:rsidRDefault="00084B23">
      <w:pPr>
        <w:pStyle w:val="CommentText"/>
      </w:pPr>
      <w:r>
        <w:rPr>
          <w:rStyle w:val="CommentReference"/>
        </w:rPr>
        <w:annotationRef/>
      </w:r>
      <w:r>
        <w:t xml:space="preserve">Changed these to be all black instead of 3 different colors </w:t>
      </w:r>
    </w:p>
  </w:comment>
  <w:comment w:id="23" w:author="Justin T Priest (DFG)" w:date="2019-08-15T21:31:00Z" w:initials="JTP">
    <w:p w14:paraId="6C16456B" w14:textId="1D4C0974" w:rsidR="00084B23" w:rsidRDefault="00084B23">
      <w:pPr>
        <w:pStyle w:val="CommentText"/>
      </w:pPr>
      <w:r>
        <w:rPr>
          <w:rStyle w:val="CommentReference"/>
        </w:rPr>
        <w:annotationRef/>
      </w:r>
      <w:r>
        <w:t>Fixed lines to make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B89BD5" w15:done="0"/>
  <w15:commentEx w15:paraId="1D206377" w15:done="0"/>
  <w15:commentEx w15:paraId="3B287A09" w15:done="0"/>
  <w15:commentEx w15:paraId="47D7DCE5" w15:done="0"/>
  <w15:commentEx w15:paraId="1FD39998" w15:done="0"/>
  <w15:commentEx w15:paraId="17862E77" w15:paraIdParent="1FD39998" w15:done="0"/>
  <w15:commentEx w15:paraId="6A68ACDE" w15:done="0"/>
  <w15:commentEx w15:paraId="5D3B8F42" w15:paraIdParent="6A68ACDE" w15:done="0"/>
  <w15:commentEx w15:paraId="517EC306" w15:done="0"/>
  <w15:commentEx w15:paraId="1D4FC3B3" w15:paraIdParent="517EC306" w15:done="0"/>
  <w15:commentEx w15:paraId="448E0AC8" w15:done="0"/>
  <w15:commentEx w15:paraId="5EB8E33E" w15:done="0"/>
  <w15:commentEx w15:paraId="47413DCC" w15:done="0"/>
  <w15:commentEx w15:paraId="7CCED30E" w15:paraIdParent="47413DCC" w15:done="0"/>
  <w15:commentEx w15:paraId="07DC0175" w15:done="0"/>
  <w15:commentEx w15:paraId="396E7ACE" w15:done="0"/>
  <w15:commentEx w15:paraId="35D986B3" w15:paraIdParent="396E7ACE" w15:done="0"/>
  <w15:commentEx w15:paraId="5A086FBB" w15:done="0"/>
  <w15:commentEx w15:paraId="6C164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B89BD5" w16cid:durableId="21050CD3"/>
  <w16cid:commentId w16cid:paraId="1D206377" w16cid:durableId="21050CE5"/>
  <w16cid:commentId w16cid:paraId="3B287A09" w16cid:durableId="21050F8A"/>
  <w16cid:commentId w16cid:paraId="47D7DCE5" w16cid:durableId="20D7378B"/>
  <w16cid:commentId w16cid:paraId="1FD39998" w16cid:durableId="20F82147"/>
  <w16cid:commentId w16cid:paraId="17862E77" w16cid:durableId="210036B5"/>
  <w16cid:commentId w16cid:paraId="6A68ACDE" w16cid:durableId="20991BCF"/>
  <w16cid:commentId w16cid:paraId="5D3B8F42" w16cid:durableId="21003874"/>
  <w16cid:commentId w16cid:paraId="517EC306" w16cid:durableId="20F822CB"/>
  <w16cid:commentId w16cid:paraId="1D4FC3B3" w16cid:durableId="210038DE"/>
  <w16cid:commentId w16cid:paraId="448E0AC8" w16cid:durableId="2102CDEE"/>
  <w16cid:commentId w16cid:paraId="5EB8E33E" w16cid:durableId="21052455"/>
  <w16cid:commentId w16cid:paraId="47413DCC" w16cid:durableId="20FAC515"/>
  <w16cid:commentId w16cid:paraId="7CCED30E" w16cid:durableId="20FC4D4E"/>
  <w16cid:commentId w16cid:paraId="07DC0175" w16cid:durableId="20FAC5DF"/>
  <w16cid:commentId w16cid:paraId="396E7ACE" w16cid:durableId="20FAC63F"/>
  <w16cid:commentId w16cid:paraId="35D986B3" w16cid:durableId="21004A8B"/>
  <w16cid:commentId w16cid:paraId="5A086FBB" w16cid:durableId="2101325C"/>
  <w16cid:commentId w16cid:paraId="6C16456B" w16cid:durableId="21013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2C08C" w14:textId="77777777" w:rsidR="005C71A1" w:rsidRDefault="005C71A1">
      <w:pPr>
        <w:spacing w:after="0" w:line="240" w:lineRule="auto"/>
      </w:pPr>
      <w:r>
        <w:separator/>
      </w:r>
    </w:p>
  </w:endnote>
  <w:endnote w:type="continuationSeparator" w:id="0">
    <w:p w14:paraId="154E2EA7" w14:textId="77777777" w:rsidR="005C71A1" w:rsidRDefault="005C71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084B23" w:rsidRPr="00632D26" w:rsidRDefault="00084B23">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084B23" w:rsidRPr="004F14B7" w:rsidRDefault="00084B23">
    <w:pPr>
      <w:pStyle w:val="Footer"/>
      <w:rPr>
        <w:rFonts w:cs="Times New Roman"/>
      </w:rPr>
    </w:pPr>
  </w:p>
  <w:p w14:paraId="2A8D51CD" w14:textId="77777777" w:rsidR="00084B23" w:rsidRDefault="00084B2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ADA13" w14:textId="77777777" w:rsidR="005C71A1" w:rsidRDefault="005C71A1">
      <w:pPr>
        <w:spacing w:after="0" w:line="240" w:lineRule="auto"/>
      </w:pPr>
      <w:r>
        <w:separator/>
      </w:r>
    </w:p>
  </w:footnote>
  <w:footnote w:type="continuationSeparator" w:id="0">
    <w:p w14:paraId="2D5437A4" w14:textId="77777777" w:rsidR="005C71A1" w:rsidRDefault="005C71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41BF2"/>
    <w:rsid w:val="000466A7"/>
    <w:rsid w:val="00046A2F"/>
    <w:rsid w:val="00050825"/>
    <w:rsid w:val="00056F5A"/>
    <w:rsid w:val="00065E3C"/>
    <w:rsid w:val="00070CC8"/>
    <w:rsid w:val="000743D4"/>
    <w:rsid w:val="00075BF0"/>
    <w:rsid w:val="00084033"/>
    <w:rsid w:val="00084467"/>
    <w:rsid w:val="00084B23"/>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D521A"/>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2CBF"/>
    <w:rsid w:val="00AD7C03"/>
    <w:rsid w:val="00AE1B2B"/>
    <w:rsid w:val="00AE2BA4"/>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46F5A-F601-42A2-B9DB-CDB20DF0D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74</TotalTime>
  <Pages>39</Pages>
  <Words>49353</Words>
  <Characters>281313</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18</cp:revision>
  <dcterms:created xsi:type="dcterms:W3CDTF">2018-12-06T01:50:00Z</dcterms:created>
  <dcterms:modified xsi:type="dcterms:W3CDTF">2019-08-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